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lastRenderedPageBreak/>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D73C7EB" w:rsidR="00081F80" w:rsidRDefault="00507624"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lastRenderedPageBreak/>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lastRenderedPageBreak/>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2A68D402">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lastRenderedPageBreak/>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drawing>
          <wp:inline distT="0" distB="0" distL="0" distR="0" wp14:anchorId="31356ED5" wp14:editId="0CAED688">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w:lastRenderedPageBreak/>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lastRenderedPageBreak/>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t xml:space="preserve">Kateri model ML </w:t>
      </w:r>
      <w:proofErr w:type="spellStart"/>
      <w:r>
        <w:t>izbrati</w:t>
      </w:r>
      <w:proofErr w:type="spellEnd"/>
      <w:r>
        <w:t>?</w:t>
      </w:r>
    </w:p>
    <w:p w14:paraId="1821AA12" w14:textId="7B4CA724"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w:t>
      </w:r>
      <w:proofErr w:type="spellStart"/>
      <w:r w:rsidR="001D1944">
        <w:t>namenjena</w:t>
      </w:r>
      <w:proofErr w:type="spellEnd"/>
      <w:r w:rsidR="001D1944">
        <w:t xml:space="preserve"> le </w:t>
      </w:r>
      <w:proofErr w:type="spellStart"/>
      <w:r w:rsidR="001D1944">
        <w:t>prikazu</w:t>
      </w:r>
      <w:proofErr w:type="spellEnd"/>
      <w:r w:rsidR="001D1944">
        <w:t xml:space="preserve">, </w:t>
      </w:r>
      <w:proofErr w:type="spellStart"/>
      <w:r w:rsidR="001D1944">
        <w:t>zato</w:t>
      </w:r>
      <w:proofErr w:type="spellEnd"/>
      <w:r w:rsidR="001D1944">
        <w:t xml:space="preserve"> </w:t>
      </w:r>
      <w:proofErr w:type="spellStart"/>
      <w:r w:rsidR="001D1944">
        <w:t>dotičnih</w:t>
      </w:r>
      <w:proofErr w:type="spellEnd"/>
      <w:r w:rsidR="001D1944">
        <w:t xml:space="preserve"> </w:t>
      </w:r>
      <w:proofErr w:type="spellStart"/>
      <w:r w:rsidR="001D1944">
        <w:t>terminologij</w:t>
      </w:r>
      <w:proofErr w:type="spellEnd"/>
      <w:r w:rsidR="001D1944">
        <w:t xml:space="preserve"> ne </w:t>
      </w:r>
      <w:proofErr w:type="spellStart"/>
      <w:r w:rsidR="001D1944">
        <w:t>bomo</w:t>
      </w:r>
      <w:proofErr w:type="spellEnd"/>
      <w:r w:rsidR="001D1944">
        <w:t xml:space="preserve"> </w:t>
      </w:r>
      <w:proofErr w:type="spellStart"/>
      <w:r w:rsidR="001D1944">
        <w:t>komentirali</w:t>
      </w:r>
      <w:proofErr w:type="spellEnd"/>
      <w:r w:rsidR="001D194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Dicihletova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vrednostna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Pri</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strosti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trosti ali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4E1785FB"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proofErr w:type="spellStart"/>
      <w:r w:rsidRPr="001D1944">
        <w:rPr>
          <w:i/>
          <w:iCs/>
          <w:lang w:val="sl-SI"/>
        </w:rPr>
        <w:t>Mutual</w:t>
      </w:r>
      <w:proofErr w:type="spellEnd"/>
      <w:r w:rsidRPr="001D1944">
        <w:rPr>
          <w:i/>
          <w:iCs/>
          <w:lang w:val="sl-SI"/>
        </w:rPr>
        <w:t xml:space="preserve"> </w:t>
      </w:r>
      <w:proofErr w:type="spellStart"/>
      <w:r w:rsidRPr="001D1944">
        <w:rPr>
          <w:i/>
          <w:iCs/>
          <w:lang w:val="sl-SI"/>
        </w:rPr>
        <w:t>information</w:t>
      </w:r>
      <w:proofErr w:type="spellEnd"/>
      <w:r w:rsidR="001D1944">
        <w:rPr>
          <w:lang w:val="sl-SI"/>
        </w:rPr>
        <w:t xml:space="preserve">; </w:t>
      </w:r>
      <w:r>
        <w:rPr>
          <w:lang w:val="sl-SI"/>
        </w:rPr>
        <w:t xml:space="preserve">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r w:rsidR="001D1944">
        <w:t xml:space="preserve"> </w:t>
      </w:r>
      <w:proofErr w:type="spellStart"/>
      <w:r w:rsidR="001D1944">
        <w:t>Indeksa</w:t>
      </w:r>
      <w:proofErr w:type="spellEnd"/>
      <w:r w:rsidR="001D1944">
        <w:t xml:space="preserve"> I oz. j </w:t>
      </w:r>
      <w:proofErr w:type="spellStart"/>
      <w:r w:rsidR="001D1944">
        <w:t>predstavljata</w:t>
      </w:r>
      <w:proofErr w:type="spellEnd"/>
      <w:r w:rsidR="001D1944">
        <w:t xml:space="preserve"> </w:t>
      </w:r>
      <w:proofErr w:type="spellStart"/>
      <w:r w:rsidR="001D1944">
        <w:t>i</w:t>
      </w:r>
      <w:proofErr w:type="spellEnd"/>
      <w:r w:rsidR="001D1944">
        <w:t xml:space="preserve">-to oz. j-to </w:t>
      </w:r>
      <w:proofErr w:type="spellStart"/>
      <w:r w:rsidR="001D1944">
        <w:t>opazovanje</w:t>
      </w:r>
      <w:proofErr w:type="spellEnd"/>
      <w:r w:rsidR="001D1944">
        <w:t xml:space="preserve"> </w:t>
      </w:r>
      <w:proofErr w:type="spellStart"/>
      <w:r w:rsidR="001D1944">
        <w:t>iz</w:t>
      </w:r>
      <w:proofErr w:type="spellEnd"/>
      <w:r w:rsidR="001D1944">
        <w:t xml:space="preserve"> </w:t>
      </w:r>
      <w:proofErr w:type="spellStart"/>
      <w:r w:rsidR="001D1944">
        <w:t>izbrane</w:t>
      </w:r>
      <w:proofErr w:type="spellEnd"/>
      <w:r w:rsidR="001D1944">
        <w:t xml:space="preserve"> </w:t>
      </w:r>
      <w:proofErr w:type="spellStart"/>
      <w:r w:rsidR="001D1944">
        <w:t>množice</w:t>
      </w:r>
      <w:proofErr w:type="spellEnd"/>
      <w:r w:rsidR="001D1944">
        <w:t>.</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2DFDF1FF"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angl. </w:t>
      </w:r>
      <w:proofErr w:type="spellStart"/>
      <w:r w:rsidRPr="001D1944">
        <w:rPr>
          <w:i/>
          <w:iCs/>
          <w:lang w:val="sl-SI"/>
        </w:rPr>
        <w:t>recursive</w:t>
      </w:r>
      <w:proofErr w:type="spellEnd"/>
      <w:r w:rsidRPr="001D1944">
        <w:rPr>
          <w:i/>
          <w:iCs/>
          <w:lang w:val="sl-SI"/>
        </w:rPr>
        <w:t xml:space="preserve"> </w:t>
      </w:r>
      <w:proofErr w:type="spellStart"/>
      <w:r w:rsidRPr="001D1944">
        <w:rPr>
          <w:i/>
          <w:iCs/>
          <w:lang w:val="sl-SI"/>
        </w:rPr>
        <w:t>feature</w:t>
      </w:r>
      <w:proofErr w:type="spellEnd"/>
      <w:r w:rsidRPr="001D1944">
        <w:rPr>
          <w:i/>
          <w:iCs/>
          <w:lang w:val="sl-SI"/>
        </w:rPr>
        <w:t xml:space="preserve"> </w:t>
      </w:r>
      <w:proofErr w:type="spellStart"/>
      <w:r w:rsidRPr="001D1944">
        <w:rPr>
          <w:i/>
          <w:iCs/>
          <w:lang w:val="sl-SI"/>
        </w:rPr>
        <w:t>elimination</w:t>
      </w:r>
      <w:proofErr w:type="spellEnd"/>
      <w:r w:rsidR="001D1944">
        <w:rPr>
          <w:lang w:val="sl-SI"/>
        </w:rPr>
        <w:t>; RFE</w:t>
      </w:r>
      <w:r>
        <w:rPr>
          <w:lang w:val="sl-SI"/>
        </w:rPr>
        <w:t xml:space="preserve">) je metoda, kjer algoritem klasifikacije zaporedno uporabljamo na različnih napovednih spremenljivkah. Zaporedno gradi modele, </w:t>
      </w:r>
      <w:r>
        <w:rPr>
          <w:lang w:val="sl-SI"/>
        </w:rPr>
        <w:lastRenderedPageBreak/>
        <w:t xml:space="preserve">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xml:space="preserve">. 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proofErr w:type="spellStart"/>
      <w:r w:rsidRPr="009510F8">
        <w:rPr>
          <w:i/>
          <w:iCs/>
          <w:lang w:val="sl-SI"/>
        </w:rPr>
        <w:t>logistic</w:t>
      </w:r>
      <w:proofErr w:type="spellEnd"/>
      <w:r w:rsidRPr="009510F8">
        <w:rPr>
          <w:i/>
          <w:iCs/>
          <w:lang w:val="sl-SI"/>
        </w:rPr>
        <w:t xml:space="preserve"> </w:t>
      </w:r>
      <w:proofErr w:type="spellStart"/>
      <w:r w:rsidRPr="009510F8">
        <w:rPr>
          <w:i/>
          <w:iCs/>
          <w:lang w:val="sl-SI"/>
        </w:rPr>
        <w:t>regression</w:t>
      </w:r>
      <w:proofErr w:type="spellEnd"/>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1E3B913B"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rsidRPr="00DC2DC5">
        <w:t>računalnika</w:t>
      </w:r>
      <w:proofErr w:type="spellEnd"/>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xml:space="preserve">, ki </w:t>
      </w:r>
      <w:proofErr w:type="spellStart"/>
      <w:r w:rsidR="004330F4" w:rsidRPr="00DC2DC5">
        <w:t>si</w:t>
      </w:r>
      <w:proofErr w:type="spellEnd"/>
      <w:r w:rsidR="004330F4" w:rsidRPr="00DC2DC5">
        <w:t xml:space="preserve"> jo </w:t>
      </w:r>
      <w:proofErr w:type="spellStart"/>
      <w:r w:rsidR="004330F4" w:rsidRPr="00DC2DC5">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r w:rsidR="00DC2DC5">
        <w:t xml:space="preserve">v </w:t>
      </w:r>
      <w:proofErr w:type="spellStart"/>
      <w:r w:rsidR="00DC2DC5">
        <w:t>uporabi</w:t>
      </w:r>
      <w:proofErr w:type="spellEnd"/>
      <w:r w:rsidR="00DC2DC5">
        <w:t xml:space="preserve"> ML </w:t>
      </w:r>
      <w:proofErr w:type="spellStart"/>
      <w:r w:rsidR="00DC2DC5">
        <w:t>pri</w:t>
      </w:r>
      <w:proofErr w:type="spellEnd"/>
      <w:r w:rsidR="00DC2DC5">
        <w:t xml:space="preserve"> </w:t>
      </w:r>
      <w:proofErr w:type="spellStart"/>
      <w:r w:rsidR="004330F4">
        <w:t>preprečevanj</w:t>
      </w:r>
      <w:r w:rsidR="00DC2DC5">
        <w:t>u</w:t>
      </w:r>
      <w:proofErr w:type="spellEnd"/>
      <w:r w:rsidR="004330F4">
        <w:t xml:space="preserve"> </w:t>
      </w:r>
      <w:proofErr w:type="spellStart"/>
      <w:r w:rsidR="004330F4">
        <w:t>avtomobilsk</w:t>
      </w:r>
      <w:r w:rsidR="00DC2DC5">
        <w:t>ih</w:t>
      </w:r>
      <w:proofErr w:type="spellEnd"/>
      <w:r w:rsidR="004330F4">
        <w:t xml:space="preserve"> </w:t>
      </w:r>
      <w:proofErr w:type="spellStart"/>
      <w:r w:rsidR="004330F4">
        <w:t>nesreč</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473F8651"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r w:rsidR="00DC2DC5">
        <w:t>še</w:t>
      </w:r>
      <w:proofErr w:type="spellEnd"/>
      <w:r w:rsidR="00DC2DC5">
        <w:t xml:space="preserve"> </w:t>
      </w:r>
      <w:proofErr w:type="spellStart"/>
      <w:r w:rsidR="00DC2DC5">
        <w:t>število</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rsidRPr="00DC2DC5">
        <w:t>originalov</w:t>
      </w:r>
      <w:proofErr w:type="spellEnd"/>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w:t>
      </w:r>
      <w:proofErr w:type="spellStart"/>
      <w:r w:rsidR="00DC2DC5">
        <w:rPr>
          <w:lang w:val="sl"/>
        </w:rPr>
        <w:t>značilk</w:t>
      </w:r>
      <w:proofErr w:type="spellEnd"/>
      <w:r w:rsidR="00DC2DC5">
        <w:rPr>
          <w:lang w:val="sl"/>
        </w:rPr>
        <w:t>)</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lastRenderedPageBreak/>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 xml:space="preserve">-Distributed Stochastic </w:t>
      </w:r>
      <w:proofErr w:type="spellStart"/>
      <w:r w:rsidR="00DC2DC5" w:rsidRPr="00DC2DC5">
        <w:rPr>
          <w:i/>
          <w:iCs/>
        </w:rPr>
        <w:t>Neighbor</w:t>
      </w:r>
      <w:proofErr w:type="spellEnd"/>
      <w:r w:rsidR="00DC2DC5" w:rsidRPr="00DC2DC5">
        <w:rPr>
          <w:i/>
          <w:iCs/>
        </w:rPr>
        <w:t xml:space="preserve"> Embedding</w:t>
      </w:r>
      <w:r w:rsidR="00DC2DC5">
        <w:rPr>
          <w:lang w:val="sl"/>
        </w:rPr>
        <w:t>)</w:t>
      </w:r>
      <w:r w:rsidR="00B2621B">
        <w:rPr>
          <w:lang w:val="sl"/>
        </w:rPr>
        <w:t xml:space="preserve">, ki se najbolj uporablja v vizualizaciji. </w:t>
      </w:r>
      <w:r w:rsidR="00B2621B">
        <w:t xml:space="preserve">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lastRenderedPageBreak/>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w:t>
      </w:r>
      <w:r w:rsidR="00A836B7">
        <w:t xml:space="preserve"> </w:t>
      </w:r>
      <w:proofErr w:type="spellStart"/>
      <w:r w:rsidR="00A836B7">
        <w:t>na</w:t>
      </w:r>
      <w:proofErr w:type="spellEnd"/>
      <w:r w:rsidR="00A836B7">
        <w:t xml:space="preserve"> </w:t>
      </w:r>
      <w:proofErr w:type="spellStart"/>
      <w:r w:rsidR="00A836B7">
        <w:t>Pedagoško-andragoških</w:t>
      </w:r>
      <w:proofErr w:type="spellEnd"/>
      <w:r w:rsidR="00A836B7">
        <w:t xml:space="preserve"> </w:t>
      </w:r>
      <w:proofErr w:type="spellStart"/>
      <w:r w:rsidR="00A836B7">
        <w:t>dnevih</w:t>
      </w:r>
      <w:proofErr w:type="spellEnd"/>
      <w:r w:rsidR="00A836B7">
        <w:t xml:space="preserve"> </w:t>
      </w:r>
      <w:proofErr w:type="spellStart"/>
      <w:r w:rsidR="00A836B7">
        <w:t>leta</w:t>
      </w:r>
      <w:proofErr w:type="spellEnd"/>
      <w:r w:rsidR="00A836B7">
        <w:t xml:space="preserve"> 2020, </w:t>
      </w:r>
      <w:proofErr w:type="spellStart"/>
      <w:r w:rsidR="00A836B7">
        <w:t>kot</w:t>
      </w:r>
      <w:proofErr w:type="spellEnd"/>
      <w:r w:rsidR="00A836B7">
        <w:t xml:space="preserve"> </w:t>
      </w:r>
      <w:proofErr w:type="spellStart"/>
      <w:r w:rsidR="00A836B7">
        <w:t>vidimo</w:t>
      </w:r>
      <w:proofErr w:type="spellEnd"/>
      <w:r w:rsidR="00A836B7">
        <w:t xml:space="preserve"> v </w:t>
      </w:r>
      <w:proofErr w:type="spellStart"/>
      <w:r w:rsidR="00A836B7">
        <w:t>prispevku</w:t>
      </w:r>
      <w:proofErr w:type="spellEnd"/>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 xml:space="preserve">Govekar-Okoliš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122F5F4C"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008B37CD">
        <w:t>sodelovalno-tandemsk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r w:rsidR="008B37CD">
        <w:t>z</w:t>
      </w:r>
      <w:r w:rsidRPr="00F62047">
        <w:t xml:space="preserve">a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008B37CD">
        <w:t>tandemskega</w:t>
      </w:r>
      <w:proofErr w:type="spellEnd"/>
      <w:r w:rsidRPr="00F62047">
        <w:t xml:space="preserve"> </w:t>
      </w:r>
      <w:proofErr w:type="spellStart"/>
      <w:r w:rsidRPr="00F62047">
        <w:t>učenja</w:t>
      </w:r>
      <w:proofErr w:type="spellEnd"/>
      <w:r w:rsidR="008B37CD">
        <w:t xml:space="preserve"> </w:t>
      </w:r>
      <w:proofErr w:type="spellStart"/>
      <w:r w:rsidR="008B37CD">
        <w:t>pri</w:t>
      </w:r>
      <w:proofErr w:type="spellEnd"/>
      <w:r w:rsidR="008B37CD">
        <w:t xml:space="preserve"> </w:t>
      </w:r>
      <w:proofErr w:type="spellStart"/>
      <w:r w:rsidR="008B37CD">
        <w:t>pouku</w:t>
      </w:r>
      <w:proofErr w:type="spellEnd"/>
      <w:r w:rsidR="008B37CD">
        <w:t xml:space="preserve"> </w:t>
      </w:r>
      <w:proofErr w:type="spellStart"/>
      <w:r w:rsidR="008B37CD">
        <w:t>matematike</w:t>
      </w:r>
      <w:proofErr w:type="spellEnd"/>
      <w:r w:rsidR="008B37CD">
        <w:t xml:space="preserve"> v </w:t>
      </w:r>
      <w:proofErr w:type="spellStart"/>
      <w:r w:rsidR="008B37CD">
        <w:t>gimnaziji</w:t>
      </w:r>
      <w:proofErr w:type="spellEnd"/>
      <w:r w:rsidR="008B37CD">
        <w:t xml:space="preserve"> in z </w:t>
      </w:r>
      <w:proofErr w:type="spellStart"/>
      <w:r w:rsidR="008B37CD">
        <w:t>izgradnjo</w:t>
      </w:r>
      <w:proofErr w:type="spellEnd"/>
      <w:r w:rsidR="008B37CD">
        <w:t xml:space="preserve"> in </w:t>
      </w:r>
      <w:proofErr w:type="spellStart"/>
      <w:r w:rsidR="008B37CD">
        <w:t>evalvacijo</w:t>
      </w:r>
      <w:proofErr w:type="spellEnd"/>
      <w:r w:rsidR="008B37CD">
        <w:t xml:space="preserve"> </w:t>
      </w:r>
      <w:proofErr w:type="spellStart"/>
      <w:r w:rsidR="008B37CD">
        <w:t>modelov</w:t>
      </w:r>
      <w:proofErr w:type="spellEnd"/>
      <w:r w:rsidR="008B37CD">
        <w:t xml:space="preserve"> </w:t>
      </w:r>
      <w:proofErr w:type="spellStart"/>
      <w:r w:rsidR="008B37CD">
        <w:t>napovedi</w:t>
      </w:r>
      <w:proofErr w:type="spellEnd"/>
      <w:r w:rsidR="008B37CD">
        <w:t xml:space="preserve"> le </w:t>
      </w:r>
      <w:proofErr w:type="spellStart"/>
      <w:r w:rsidR="008B37CD">
        <w:t>te</w:t>
      </w:r>
      <w:proofErr w:type="spellEnd"/>
      <w:r w:rsidR="008B37CD">
        <w:t xml:space="preserve"> </w:t>
      </w:r>
      <w:proofErr w:type="spellStart"/>
      <w:r w:rsidR="008B37CD">
        <w:t>učinkovitosti</w:t>
      </w:r>
      <w:proofErr w:type="spellEnd"/>
      <w:r w:rsidR="008B37CD">
        <w:t>.</w:t>
      </w:r>
    </w:p>
    <w:p w14:paraId="47B4A6E7" w14:textId="622F1560"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w:t>
      </w:r>
      <w:r w:rsidR="00FD4BAE">
        <w:rPr>
          <w:lang w:val="sl-SI"/>
        </w:rPr>
        <w:t xml:space="preserve">disertacija </w:t>
      </w:r>
      <w:r w:rsidRPr="00683648">
        <w:rPr>
          <w:lang w:val="sl-SI"/>
        </w:rPr>
        <w:t xml:space="preserve">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lastRenderedPageBreak/>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lastRenderedPageBreak/>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462B7831">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2724B473">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3E679750">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09E37C3C" w:rsidR="00423309" w:rsidRDefault="00812CAE" w:rsidP="00F743CF">
      <w:r>
        <w:fldChar w:fldCharType="begin"/>
      </w:r>
      <w:r w:rsidR="00005EC1">
        <w:instrText xml:space="preserve"> ADDIN ZOTERO_BIBL {"uncited":[],"omitted":[],"custom":[]} CSL_BIBLIOGRAPHY </w:instrText>
      </w:r>
      <w:r>
        <w:fldChar w:fldCharType="separate"/>
      </w:r>
      <w:r w:rsidR="00DC2DC5" w:rsidRPr="00DC2DC5">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F63D35" w14:textId="77777777" w:rsidR="00386513" w:rsidRDefault="00386513" w:rsidP="00AE29F3">
      <w:pPr>
        <w:spacing w:after="0" w:line="240" w:lineRule="auto"/>
      </w:pPr>
      <w:r>
        <w:separator/>
      </w:r>
    </w:p>
  </w:endnote>
  <w:endnote w:type="continuationSeparator" w:id="0">
    <w:p w14:paraId="58537A1A" w14:textId="77777777" w:rsidR="00386513" w:rsidRDefault="00386513"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BFA893" w14:textId="77777777" w:rsidR="00386513" w:rsidRDefault="00386513" w:rsidP="00AE29F3">
      <w:pPr>
        <w:spacing w:after="0" w:line="240" w:lineRule="auto"/>
      </w:pPr>
      <w:r>
        <w:separator/>
      </w:r>
    </w:p>
  </w:footnote>
  <w:footnote w:type="continuationSeparator" w:id="0">
    <w:p w14:paraId="77651642" w14:textId="77777777" w:rsidR="00386513" w:rsidRDefault="00386513"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6201A"/>
    <w:rsid w:val="00364836"/>
    <w:rsid w:val="00364AF2"/>
    <w:rsid w:val="00365F21"/>
    <w:rsid w:val="00366C5D"/>
    <w:rsid w:val="00377609"/>
    <w:rsid w:val="00382490"/>
    <w:rsid w:val="003824F2"/>
    <w:rsid w:val="00382C0E"/>
    <w:rsid w:val="00383408"/>
    <w:rsid w:val="00386513"/>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15BA"/>
    <w:rsid w:val="004B213E"/>
    <w:rsid w:val="004B3188"/>
    <w:rsid w:val="004B45D3"/>
    <w:rsid w:val="004C1300"/>
    <w:rsid w:val="004C195E"/>
    <w:rsid w:val="004C4A1B"/>
    <w:rsid w:val="004C4BED"/>
    <w:rsid w:val="004C6EA2"/>
    <w:rsid w:val="004D06AC"/>
    <w:rsid w:val="004D2B18"/>
    <w:rsid w:val="004D3AE6"/>
    <w:rsid w:val="004D528D"/>
    <w:rsid w:val="004D7621"/>
    <w:rsid w:val="004D79EB"/>
    <w:rsid w:val="004E22E3"/>
    <w:rsid w:val="004E2C6F"/>
    <w:rsid w:val="004E2CA0"/>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4C84"/>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71762"/>
    <w:rsid w:val="006717ED"/>
    <w:rsid w:val="00672950"/>
    <w:rsid w:val="0067325F"/>
    <w:rsid w:val="006742DC"/>
    <w:rsid w:val="0067502D"/>
    <w:rsid w:val="006777C1"/>
    <w:rsid w:val="00677AE0"/>
    <w:rsid w:val="00677E50"/>
    <w:rsid w:val="0068005C"/>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87BA2"/>
    <w:rsid w:val="00890689"/>
    <w:rsid w:val="0089399D"/>
    <w:rsid w:val="00895354"/>
    <w:rsid w:val="0089570F"/>
    <w:rsid w:val="00895EB1"/>
    <w:rsid w:val="008A2F8E"/>
    <w:rsid w:val="008A3660"/>
    <w:rsid w:val="008A4B62"/>
    <w:rsid w:val="008B006E"/>
    <w:rsid w:val="008B37CD"/>
    <w:rsid w:val="008B5DAA"/>
    <w:rsid w:val="008B610D"/>
    <w:rsid w:val="008C09A8"/>
    <w:rsid w:val="008C0F04"/>
    <w:rsid w:val="008C1746"/>
    <w:rsid w:val="008C3387"/>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A57"/>
    <w:rsid w:val="00C25C9A"/>
    <w:rsid w:val="00C26F16"/>
    <w:rsid w:val="00C31675"/>
    <w:rsid w:val="00C36138"/>
    <w:rsid w:val="00C42386"/>
    <w:rsid w:val="00C45E18"/>
    <w:rsid w:val="00C46A7B"/>
    <w:rsid w:val="00C51836"/>
    <w:rsid w:val="00C55562"/>
    <w:rsid w:val="00C5776B"/>
    <w:rsid w:val="00C57BCC"/>
    <w:rsid w:val="00C57E44"/>
    <w:rsid w:val="00C61928"/>
    <w:rsid w:val="00C630EE"/>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39E6"/>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77CF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2CB"/>
    <w:rsid w:val="00EC463C"/>
    <w:rsid w:val="00EC6B87"/>
    <w:rsid w:val="00ED036C"/>
    <w:rsid w:val="00ED11D1"/>
    <w:rsid w:val="00ED391E"/>
    <w:rsid w:val="00ED5B06"/>
    <w:rsid w:val="00ED6101"/>
    <w:rsid w:val="00ED717F"/>
    <w:rsid w:val="00EE0E42"/>
    <w:rsid w:val="00EE1201"/>
    <w:rsid w:val="00EE1309"/>
    <w:rsid w:val="00EE1A54"/>
    <w:rsid w:val="00EE248F"/>
    <w:rsid w:val="00EE54AB"/>
    <w:rsid w:val="00EE5E27"/>
    <w:rsid w:val="00EF79DE"/>
    <w:rsid w:val="00F02E0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A5799"/>
    <w:rsid w:val="00FA6E51"/>
    <w:rsid w:val="00FB2DD9"/>
    <w:rsid w:val="00FB30C5"/>
    <w:rsid w:val="00FB31EB"/>
    <w:rsid w:val="00FB49FD"/>
    <w:rsid w:val="00FB70D4"/>
    <w:rsid w:val="00FC557D"/>
    <w:rsid w:val="00FD289A"/>
    <w:rsid w:val="00FD4436"/>
    <w:rsid w:val="00FD4BAE"/>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6</TotalTime>
  <Pages>83</Pages>
  <Words>120793</Words>
  <Characters>688525</Characters>
  <Application>Microsoft Office Word</Application>
  <DocSecurity>0</DocSecurity>
  <Lines>5737</Lines>
  <Paragraphs>161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0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50</cp:revision>
  <cp:lastPrinted>2024-01-12T12:12:00Z</cp:lastPrinted>
  <dcterms:created xsi:type="dcterms:W3CDTF">2023-09-23T17:00:00Z</dcterms:created>
  <dcterms:modified xsi:type="dcterms:W3CDTF">2024-07-04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v3YwIe0"/&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